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0D9C0A4B" w14:textId="73B82DF9" w:rsidR="00337C73"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02359020" w:history="1">
            <w:r w:rsidR="00337C73" w:rsidRPr="00F05A42">
              <w:rPr>
                <w:rStyle w:val="Hyperlink"/>
                <w:noProof/>
              </w:rPr>
              <w:t>Introduction</w:t>
            </w:r>
            <w:r w:rsidR="00337C73">
              <w:rPr>
                <w:noProof/>
                <w:webHidden/>
              </w:rPr>
              <w:tab/>
            </w:r>
            <w:r w:rsidR="00337C73">
              <w:rPr>
                <w:noProof/>
                <w:webHidden/>
              </w:rPr>
              <w:fldChar w:fldCharType="begin"/>
            </w:r>
            <w:r w:rsidR="00337C73">
              <w:rPr>
                <w:noProof/>
                <w:webHidden/>
              </w:rPr>
              <w:instrText xml:space="preserve"> PAGEREF _Toc202359020 \h </w:instrText>
            </w:r>
            <w:r w:rsidR="00337C73">
              <w:rPr>
                <w:noProof/>
                <w:webHidden/>
              </w:rPr>
            </w:r>
            <w:r w:rsidR="00337C73">
              <w:rPr>
                <w:noProof/>
                <w:webHidden/>
              </w:rPr>
              <w:fldChar w:fldCharType="separate"/>
            </w:r>
            <w:r w:rsidR="00337C73">
              <w:rPr>
                <w:noProof/>
                <w:webHidden/>
              </w:rPr>
              <w:t>2</w:t>
            </w:r>
            <w:r w:rsidR="00337C73">
              <w:rPr>
                <w:noProof/>
                <w:webHidden/>
              </w:rPr>
              <w:fldChar w:fldCharType="end"/>
            </w:r>
          </w:hyperlink>
        </w:p>
        <w:p w14:paraId="3643A36F" w14:textId="0FE285C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1" w:history="1">
            <w:r w:rsidRPr="00F05A42">
              <w:rPr>
                <w:rStyle w:val="Hyperlink"/>
                <w:noProof/>
              </w:rPr>
              <w:t>CICADA Use Cases</w:t>
            </w:r>
            <w:r>
              <w:rPr>
                <w:noProof/>
                <w:webHidden/>
              </w:rPr>
              <w:tab/>
            </w:r>
            <w:r>
              <w:rPr>
                <w:noProof/>
                <w:webHidden/>
              </w:rPr>
              <w:fldChar w:fldCharType="begin"/>
            </w:r>
            <w:r>
              <w:rPr>
                <w:noProof/>
                <w:webHidden/>
              </w:rPr>
              <w:instrText xml:space="preserve"> PAGEREF _Toc202359021 \h </w:instrText>
            </w:r>
            <w:r>
              <w:rPr>
                <w:noProof/>
                <w:webHidden/>
              </w:rPr>
            </w:r>
            <w:r>
              <w:rPr>
                <w:noProof/>
                <w:webHidden/>
              </w:rPr>
              <w:fldChar w:fldCharType="separate"/>
            </w:r>
            <w:r>
              <w:rPr>
                <w:noProof/>
                <w:webHidden/>
              </w:rPr>
              <w:t>2</w:t>
            </w:r>
            <w:r>
              <w:rPr>
                <w:noProof/>
                <w:webHidden/>
              </w:rPr>
              <w:fldChar w:fldCharType="end"/>
            </w:r>
          </w:hyperlink>
        </w:p>
        <w:p w14:paraId="5BE1980A" w14:textId="00F7B8D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2" w:history="1">
            <w:r w:rsidRPr="00F05A42">
              <w:rPr>
                <w:rStyle w:val="Hyperlink"/>
                <w:noProof/>
              </w:rPr>
              <w:t>Manuscript Language and Citation</w:t>
            </w:r>
            <w:r>
              <w:rPr>
                <w:noProof/>
                <w:webHidden/>
              </w:rPr>
              <w:tab/>
            </w:r>
            <w:r>
              <w:rPr>
                <w:noProof/>
                <w:webHidden/>
              </w:rPr>
              <w:fldChar w:fldCharType="begin"/>
            </w:r>
            <w:r>
              <w:rPr>
                <w:noProof/>
                <w:webHidden/>
              </w:rPr>
              <w:instrText xml:space="preserve"> PAGEREF _Toc202359022 \h </w:instrText>
            </w:r>
            <w:r>
              <w:rPr>
                <w:noProof/>
                <w:webHidden/>
              </w:rPr>
            </w:r>
            <w:r>
              <w:rPr>
                <w:noProof/>
                <w:webHidden/>
              </w:rPr>
              <w:fldChar w:fldCharType="separate"/>
            </w:r>
            <w:r>
              <w:rPr>
                <w:noProof/>
                <w:webHidden/>
              </w:rPr>
              <w:t>2</w:t>
            </w:r>
            <w:r>
              <w:rPr>
                <w:noProof/>
                <w:webHidden/>
              </w:rPr>
              <w:fldChar w:fldCharType="end"/>
            </w:r>
          </w:hyperlink>
        </w:p>
        <w:p w14:paraId="789292BE" w14:textId="11FC9244"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3" w:history="1">
            <w:r w:rsidRPr="00F05A42">
              <w:rPr>
                <w:rStyle w:val="Hyperlink"/>
                <w:noProof/>
              </w:rPr>
              <w:t>Getting Started</w:t>
            </w:r>
            <w:r>
              <w:rPr>
                <w:noProof/>
                <w:webHidden/>
              </w:rPr>
              <w:tab/>
            </w:r>
            <w:r>
              <w:rPr>
                <w:noProof/>
                <w:webHidden/>
              </w:rPr>
              <w:fldChar w:fldCharType="begin"/>
            </w:r>
            <w:r>
              <w:rPr>
                <w:noProof/>
                <w:webHidden/>
              </w:rPr>
              <w:instrText xml:space="preserve"> PAGEREF _Toc202359023 \h </w:instrText>
            </w:r>
            <w:r>
              <w:rPr>
                <w:noProof/>
                <w:webHidden/>
              </w:rPr>
            </w:r>
            <w:r>
              <w:rPr>
                <w:noProof/>
                <w:webHidden/>
              </w:rPr>
              <w:fldChar w:fldCharType="separate"/>
            </w:r>
            <w:r>
              <w:rPr>
                <w:noProof/>
                <w:webHidden/>
              </w:rPr>
              <w:t>3</w:t>
            </w:r>
            <w:r>
              <w:rPr>
                <w:noProof/>
                <w:webHidden/>
              </w:rPr>
              <w:fldChar w:fldCharType="end"/>
            </w:r>
          </w:hyperlink>
        </w:p>
        <w:p w14:paraId="2A147E6F" w14:textId="01FC3A8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4" w:history="1">
            <w:r w:rsidRPr="00F05A42">
              <w:rPr>
                <w:rStyle w:val="Hyperlink"/>
                <w:noProof/>
              </w:rPr>
              <w:t>CICADA Installation</w:t>
            </w:r>
            <w:r>
              <w:rPr>
                <w:noProof/>
                <w:webHidden/>
              </w:rPr>
              <w:tab/>
            </w:r>
            <w:r>
              <w:rPr>
                <w:noProof/>
                <w:webHidden/>
              </w:rPr>
              <w:fldChar w:fldCharType="begin"/>
            </w:r>
            <w:r>
              <w:rPr>
                <w:noProof/>
                <w:webHidden/>
              </w:rPr>
              <w:instrText xml:space="preserve"> PAGEREF _Toc202359024 \h </w:instrText>
            </w:r>
            <w:r>
              <w:rPr>
                <w:noProof/>
                <w:webHidden/>
              </w:rPr>
            </w:r>
            <w:r>
              <w:rPr>
                <w:noProof/>
                <w:webHidden/>
              </w:rPr>
              <w:fldChar w:fldCharType="separate"/>
            </w:r>
            <w:r>
              <w:rPr>
                <w:noProof/>
                <w:webHidden/>
              </w:rPr>
              <w:t>6</w:t>
            </w:r>
            <w:r>
              <w:rPr>
                <w:noProof/>
                <w:webHidden/>
              </w:rPr>
              <w:fldChar w:fldCharType="end"/>
            </w:r>
          </w:hyperlink>
        </w:p>
        <w:p w14:paraId="6F432217" w14:textId="7F066B9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5" w:history="1">
            <w:r w:rsidRPr="00F05A42">
              <w:rPr>
                <w:rStyle w:val="Hyperlink"/>
                <w:noProof/>
              </w:rPr>
              <w:t>How to Run Automatic CICADA</w:t>
            </w:r>
            <w:r>
              <w:rPr>
                <w:noProof/>
                <w:webHidden/>
              </w:rPr>
              <w:tab/>
            </w:r>
            <w:r>
              <w:rPr>
                <w:noProof/>
                <w:webHidden/>
              </w:rPr>
              <w:fldChar w:fldCharType="begin"/>
            </w:r>
            <w:r>
              <w:rPr>
                <w:noProof/>
                <w:webHidden/>
              </w:rPr>
              <w:instrText xml:space="preserve"> PAGEREF _Toc202359025 \h </w:instrText>
            </w:r>
            <w:r>
              <w:rPr>
                <w:noProof/>
                <w:webHidden/>
              </w:rPr>
            </w:r>
            <w:r>
              <w:rPr>
                <w:noProof/>
                <w:webHidden/>
              </w:rPr>
              <w:fldChar w:fldCharType="separate"/>
            </w:r>
            <w:r>
              <w:rPr>
                <w:noProof/>
                <w:webHidden/>
              </w:rPr>
              <w:t>7</w:t>
            </w:r>
            <w:r>
              <w:rPr>
                <w:noProof/>
                <w:webHidden/>
              </w:rPr>
              <w:fldChar w:fldCharType="end"/>
            </w:r>
          </w:hyperlink>
        </w:p>
        <w:p w14:paraId="7D7FCE47" w14:textId="4A52BA32"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6" w:history="1">
            <w:r w:rsidRPr="00F05A42">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202359026 \h </w:instrText>
            </w:r>
            <w:r>
              <w:rPr>
                <w:noProof/>
                <w:webHidden/>
              </w:rPr>
            </w:r>
            <w:r>
              <w:rPr>
                <w:noProof/>
                <w:webHidden/>
              </w:rPr>
              <w:fldChar w:fldCharType="separate"/>
            </w:r>
            <w:r>
              <w:rPr>
                <w:noProof/>
                <w:webHidden/>
              </w:rPr>
              <w:t>8</w:t>
            </w:r>
            <w:r>
              <w:rPr>
                <w:noProof/>
                <w:webHidden/>
              </w:rPr>
              <w:fldChar w:fldCharType="end"/>
            </w:r>
          </w:hyperlink>
        </w:p>
        <w:p w14:paraId="2B1978A6" w14:textId="404BB7E0"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7" w:history="1">
            <w:r w:rsidRPr="00F05A42">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202359027 \h </w:instrText>
            </w:r>
            <w:r>
              <w:rPr>
                <w:noProof/>
                <w:webHidden/>
              </w:rPr>
            </w:r>
            <w:r>
              <w:rPr>
                <w:noProof/>
                <w:webHidden/>
              </w:rPr>
              <w:fldChar w:fldCharType="separate"/>
            </w:r>
            <w:r>
              <w:rPr>
                <w:noProof/>
                <w:webHidden/>
              </w:rPr>
              <w:t>10</w:t>
            </w:r>
            <w:r>
              <w:rPr>
                <w:noProof/>
                <w:webHidden/>
              </w:rPr>
              <w:fldChar w:fldCharType="end"/>
            </w:r>
          </w:hyperlink>
        </w:p>
        <w:p w14:paraId="0B363FB7" w14:textId="6257141B"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8" w:history="1">
            <w:r w:rsidRPr="00F05A42">
              <w:rPr>
                <w:rStyle w:val="Hyperlink"/>
                <w:noProof/>
              </w:rPr>
              <w:t>Compare File Tag Options</w:t>
            </w:r>
            <w:r>
              <w:rPr>
                <w:noProof/>
                <w:webHidden/>
              </w:rPr>
              <w:tab/>
            </w:r>
            <w:r>
              <w:rPr>
                <w:noProof/>
                <w:webHidden/>
              </w:rPr>
              <w:fldChar w:fldCharType="begin"/>
            </w:r>
            <w:r>
              <w:rPr>
                <w:noProof/>
                <w:webHidden/>
              </w:rPr>
              <w:instrText xml:space="preserve"> PAGEREF _Toc202359028 \h </w:instrText>
            </w:r>
            <w:r>
              <w:rPr>
                <w:noProof/>
                <w:webHidden/>
              </w:rPr>
            </w:r>
            <w:r>
              <w:rPr>
                <w:noProof/>
                <w:webHidden/>
              </w:rPr>
              <w:fldChar w:fldCharType="separate"/>
            </w:r>
            <w:r>
              <w:rPr>
                <w:noProof/>
                <w:webHidden/>
              </w:rPr>
              <w:t>11</w:t>
            </w:r>
            <w:r>
              <w:rPr>
                <w:noProof/>
                <w:webHidden/>
              </w:rPr>
              <w:fldChar w:fldCharType="end"/>
            </w:r>
          </w:hyperlink>
        </w:p>
        <w:p w14:paraId="3B3706EE" w14:textId="7651886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9" w:history="1">
            <w:r w:rsidRPr="00F05A42">
              <w:rPr>
                <w:rStyle w:val="Hyperlink"/>
                <w:noProof/>
              </w:rPr>
              <w:t>Automatic CICADA Methods</w:t>
            </w:r>
            <w:r>
              <w:rPr>
                <w:noProof/>
                <w:webHidden/>
              </w:rPr>
              <w:tab/>
            </w:r>
            <w:r>
              <w:rPr>
                <w:noProof/>
                <w:webHidden/>
              </w:rPr>
              <w:fldChar w:fldCharType="begin"/>
            </w:r>
            <w:r>
              <w:rPr>
                <w:noProof/>
                <w:webHidden/>
              </w:rPr>
              <w:instrText xml:space="preserve"> PAGEREF _Toc202359029 \h </w:instrText>
            </w:r>
            <w:r>
              <w:rPr>
                <w:noProof/>
                <w:webHidden/>
              </w:rPr>
            </w:r>
            <w:r>
              <w:rPr>
                <w:noProof/>
                <w:webHidden/>
              </w:rPr>
              <w:fldChar w:fldCharType="separate"/>
            </w:r>
            <w:r>
              <w:rPr>
                <w:noProof/>
                <w:webHidden/>
              </w:rPr>
              <w:t>12</w:t>
            </w:r>
            <w:r>
              <w:rPr>
                <w:noProof/>
                <w:webHidden/>
              </w:rPr>
              <w:fldChar w:fldCharType="end"/>
            </w:r>
          </w:hyperlink>
        </w:p>
        <w:p w14:paraId="49119BD2" w14:textId="283E318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0" w:history="1">
            <w:r w:rsidRPr="00F05A42">
              <w:rPr>
                <w:rStyle w:val="Hyperlink"/>
                <w:noProof/>
              </w:rPr>
              <w:t>Basescript 1: CICADA_1_MasksandICAs.sh</w:t>
            </w:r>
            <w:r>
              <w:rPr>
                <w:noProof/>
                <w:webHidden/>
              </w:rPr>
              <w:tab/>
            </w:r>
            <w:r>
              <w:rPr>
                <w:noProof/>
                <w:webHidden/>
              </w:rPr>
              <w:fldChar w:fldCharType="begin"/>
            </w:r>
            <w:r>
              <w:rPr>
                <w:noProof/>
                <w:webHidden/>
              </w:rPr>
              <w:instrText xml:space="preserve"> PAGEREF _Toc202359030 \h </w:instrText>
            </w:r>
            <w:r>
              <w:rPr>
                <w:noProof/>
                <w:webHidden/>
              </w:rPr>
            </w:r>
            <w:r>
              <w:rPr>
                <w:noProof/>
                <w:webHidden/>
              </w:rPr>
              <w:fldChar w:fldCharType="separate"/>
            </w:r>
            <w:r>
              <w:rPr>
                <w:noProof/>
                <w:webHidden/>
              </w:rPr>
              <w:t>12</w:t>
            </w:r>
            <w:r>
              <w:rPr>
                <w:noProof/>
                <w:webHidden/>
              </w:rPr>
              <w:fldChar w:fldCharType="end"/>
            </w:r>
          </w:hyperlink>
        </w:p>
        <w:p w14:paraId="4393AC71" w14:textId="534811DE"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1" w:history="1">
            <w:r w:rsidRPr="00F05A42">
              <w:rPr>
                <w:rStyle w:val="Hyperlink"/>
                <w:noProof/>
              </w:rPr>
              <w:t>Basescript 2: CICADA_2_AutoLabeling.m</w:t>
            </w:r>
            <w:r>
              <w:rPr>
                <w:noProof/>
                <w:webHidden/>
              </w:rPr>
              <w:tab/>
            </w:r>
            <w:r>
              <w:rPr>
                <w:noProof/>
                <w:webHidden/>
              </w:rPr>
              <w:fldChar w:fldCharType="begin"/>
            </w:r>
            <w:r>
              <w:rPr>
                <w:noProof/>
                <w:webHidden/>
              </w:rPr>
              <w:instrText xml:space="preserve"> PAGEREF _Toc202359031 \h </w:instrText>
            </w:r>
            <w:r>
              <w:rPr>
                <w:noProof/>
                <w:webHidden/>
              </w:rPr>
            </w:r>
            <w:r>
              <w:rPr>
                <w:noProof/>
                <w:webHidden/>
              </w:rPr>
              <w:fldChar w:fldCharType="separate"/>
            </w:r>
            <w:r>
              <w:rPr>
                <w:noProof/>
                <w:webHidden/>
              </w:rPr>
              <w:t>14</w:t>
            </w:r>
            <w:r>
              <w:rPr>
                <w:noProof/>
                <w:webHidden/>
              </w:rPr>
              <w:fldChar w:fldCharType="end"/>
            </w:r>
          </w:hyperlink>
        </w:p>
        <w:p w14:paraId="134B4D23" w14:textId="56D16FF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2" w:history="1">
            <w:r w:rsidRPr="00F05A42">
              <w:rPr>
                <w:rStyle w:val="Hyperlink"/>
                <w:noProof/>
              </w:rPr>
              <w:t xml:space="preserve">Basescript 3: </w:t>
            </w:r>
            <w:r w:rsidRPr="00F05A42">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202359032 \h </w:instrText>
            </w:r>
            <w:r>
              <w:rPr>
                <w:noProof/>
                <w:webHidden/>
              </w:rPr>
            </w:r>
            <w:r>
              <w:rPr>
                <w:noProof/>
                <w:webHidden/>
              </w:rPr>
              <w:fldChar w:fldCharType="separate"/>
            </w:r>
            <w:r>
              <w:rPr>
                <w:noProof/>
                <w:webHidden/>
              </w:rPr>
              <w:t>16</w:t>
            </w:r>
            <w:r>
              <w:rPr>
                <w:noProof/>
                <w:webHidden/>
              </w:rPr>
              <w:fldChar w:fldCharType="end"/>
            </w:r>
          </w:hyperlink>
        </w:p>
        <w:p w14:paraId="4ADAE246" w14:textId="2187D58C"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3" w:history="1">
            <w:r w:rsidRPr="00F05A42">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202359033 \h </w:instrText>
            </w:r>
            <w:r>
              <w:rPr>
                <w:noProof/>
                <w:webHidden/>
              </w:rPr>
            </w:r>
            <w:r>
              <w:rPr>
                <w:noProof/>
                <w:webHidden/>
              </w:rPr>
              <w:fldChar w:fldCharType="separate"/>
            </w:r>
            <w:r>
              <w:rPr>
                <w:noProof/>
                <w:webHidden/>
              </w:rPr>
              <w:t>17</w:t>
            </w:r>
            <w:r>
              <w:rPr>
                <w:noProof/>
                <w:webHidden/>
              </w:rPr>
              <w:fldChar w:fldCharType="end"/>
            </w:r>
          </w:hyperlink>
        </w:p>
        <w:p w14:paraId="4A2777DD" w14:textId="11CBBBD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4" w:history="1">
            <w:r w:rsidRPr="00F05A42">
              <w:rPr>
                <w:rStyle w:val="Hyperlink"/>
                <w:noProof/>
              </w:rPr>
              <w:t>How to Run Manual CICADA</w:t>
            </w:r>
            <w:r>
              <w:rPr>
                <w:noProof/>
                <w:webHidden/>
              </w:rPr>
              <w:tab/>
            </w:r>
            <w:r>
              <w:rPr>
                <w:noProof/>
                <w:webHidden/>
              </w:rPr>
              <w:fldChar w:fldCharType="begin"/>
            </w:r>
            <w:r>
              <w:rPr>
                <w:noProof/>
                <w:webHidden/>
              </w:rPr>
              <w:instrText xml:space="preserve"> PAGEREF _Toc202359034 \h </w:instrText>
            </w:r>
            <w:r>
              <w:rPr>
                <w:noProof/>
                <w:webHidden/>
              </w:rPr>
            </w:r>
            <w:r>
              <w:rPr>
                <w:noProof/>
                <w:webHidden/>
              </w:rPr>
              <w:fldChar w:fldCharType="separate"/>
            </w:r>
            <w:r>
              <w:rPr>
                <w:noProof/>
                <w:webHidden/>
              </w:rPr>
              <w:t>20</w:t>
            </w:r>
            <w:r>
              <w:rPr>
                <w:noProof/>
                <w:webHidden/>
              </w:rPr>
              <w:fldChar w:fldCharType="end"/>
            </w:r>
          </w:hyperlink>
        </w:p>
        <w:p w14:paraId="672E2A5B" w14:textId="56FC290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5" w:history="1">
            <w:r w:rsidRPr="00F05A42">
              <w:rPr>
                <w:rStyle w:val="Hyperlink"/>
                <w:noProof/>
              </w:rPr>
              <w:t>Manual CICADA Methods</w:t>
            </w:r>
            <w:r>
              <w:rPr>
                <w:noProof/>
                <w:webHidden/>
              </w:rPr>
              <w:tab/>
            </w:r>
            <w:r>
              <w:rPr>
                <w:noProof/>
                <w:webHidden/>
              </w:rPr>
              <w:fldChar w:fldCharType="begin"/>
            </w:r>
            <w:r>
              <w:rPr>
                <w:noProof/>
                <w:webHidden/>
              </w:rPr>
              <w:instrText xml:space="preserve"> PAGEREF _Toc202359035 \h </w:instrText>
            </w:r>
            <w:r>
              <w:rPr>
                <w:noProof/>
                <w:webHidden/>
              </w:rPr>
            </w:r>
            <w:r>
              <w:rPr>
                <w:noProof/>
                <w:webHidden/>
              </w:rPr>
              <w:fldChar w:fldCharType="separate"/>
            </w:r>
            <w:r>
              <w:rPr>
                <w:noProof/>
                <w:webHidden/>
              </w:rPr>
              <w:t>21</w:t>
            </w:r>
            <w:r>
              <w:rPr>
                <w:noProof/>
                <w:webHidden/>
              </w:rPr>
              <w:fldChar w:fldCharType="end"/>
            </w:r>
          </w:hyperlink>
        </w:p>
        <w:p w14:paraId="711BD36D" w14:textId="334D176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6" w:history="1">
            <w:r w:rsidRPr="00F05A42">
              <w:rPr>
                <w:rStyle w:val="Hyperlink"/>
                <w:noProof/>
              </w:rPr>
              <w:t>How to Run Group CICADA</w:t>
            </w:r>
            <w:r>
              <w:rPr>
                <w:noProof/>
                <w:webHidden/>
              </w:rPr>
              <w:tab/>
            </w:r>
            <w:r>
              <w:rPr>
                <w:noProof/>
                <w:webHidden/>
              </w:rPr>
              <w:fldChar w:fldCharType="begin"/>
            </w:r>
            <w:r>
              <w:rPr>
                <w:noProof/>
                <w:webHidden/>
              </w:rPr>
              <w:instrText xml:space="preserve"> PAGEREF _Toc202359036 \h </w:instrText>
            </w:r>
            <w:r>
              <w:rPr>
                <w:noProof/>
                <w:webHidden/>
              </w:rPr>
            </w:r>
            <w:r>
              <w:rPr>
                <w:noProof/>
                <w:webHidden/>
              </w:rPr>
              <w:fldChar w:fldCharType="separate"/>
            </w:r>
            <w:r>
              <w:rPr>
                <w:noProof/>
                <w:webHidden/>
              </w:rPr>
              <w:t>21</w:t>
            </w:r>
            <w:r>
              <w:rPr>
                <w:noProof/>
                <w:webHidden/>
              </w:rPr>
              <w:fldChar w:fldCharType="end"/>
            </w:r>
          </w:hyperlink>
        </w:p>
        <w:p w14:paraId="538AEBCA" w14:textId="5B205C52"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7" w:history="1">
            <w:r w:rsidRPr="00F05A42">
              <w:rPr>
                <w:rStyle w:val="Hyperlink"/>
                <w:noProof/>
              </w:rPr>
              <w:t>Group CICADA Methods</w:t>
            </w:r>
            <w:r>
              <w:rPr>
                <w:noProof/>
                <w:webHidden/>
              </w:rPr>
              <w:tab/>
            </w:r>
            <w:r>
              <w:rPr>
                <w:noProof/>
                <w:webHidden/>
              </w:rPr>
              <w:fldChar w:fldCharType="begin"/>
            </w:r>
            <w:r>
              <w:rPr>
                <w:noProof/>
                <w:webHidden/>
              </w:rPr>
              <w:instrText xml:space="preserve"> PAGEREF _Toc202359037 \h </w:instrText>
            </w:r>
            <w:r>
              <w:rPr>
                <w:noProof/>
                <w:webHidden/>
              </w:rPr>
            </w:r>
            <w:r>
              <w:rPr>
                <w:noProof/>
                <w:webHidden/>
              </w:rPr>
              <w:fldChar w:fldCharType="separate"/>
            </w:r>
            <w:r>
              <w:rPr>
                <w:noProof/>
                <w:webHidden/>
              </w:rPr>
              <w:t>24</w:t>
            </w:r>
            <w:r>
              <w:rPr>
                <w:noProof/>
                <w:webHidden/>
              </w:rPr>
              <w:fldChar w:fldCharType="end"/>
            </w:r>
          </w:hyperlink>
        </w:p>
        <w:p w14:paraId="13849381" w14:textId="6A70E5E7"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8" w:history="1">
            <w:r w:rsidRPr="00F05A42">
              <w:rPr>
                <w:rStyle w:val="Hyperlink"/>
                <w:rFonts w:ascii="Times" w:hAnsi="Times"/>
                <w:noProof/>
              </w:rPr>
              <w:t>Group CICADA:</w:t>
            </w:r>
            <w:r w:rsidRPr="00F05A42">
              <w:rPr>
                <w:rStyle w:val="Hyperlink"/>
                <w:noProof/>
              </w:rPr>
              <w:t xml:space="preserve"> Cicada_group_qc.m</w:t>
            </w:r>
            <w:r>
              <w:rPr>
                <w:noProof/>
                <w:webHidden/>
              </w:rPr>
              <w:tab/>
            </w:r>
            <w:r>
              <w:rPr>
                <w:noProof/>
                <w:webHidden/>
              </w:rPr>
              <w:fldChar w:fldCharType="begin"/>
            </w:r>
            <w:r>
              <w:rPr>
                <w:noProof/>
                <w:webHidden/>
              </w:rPr>
              <w:instrText xml:space="preserve"> PAGEREF _Toc202359038 \h </w:instrText>
            </w:r>
            <w:r>
              <w:rPr>
                <w:noProof/>
                <w:webHidden/>
              </w:rPr>
            </w:r>
            <w:r>
              <w:rPr>
                <w:noProof/>
                <w:webHidden/>
              </w:rPr>
              <w:fldChar w:fldCharType="separate"/>
            </w:r>
            <w:r>
              <w:rPr>
                <w:noProof/>
                <w:webHidden/>
              </w:rPr>
              <w:t>24</w:t>
            </w:r>
            <w:r>
              <w:rPr>
                <w:noProof/>
                <w:webHidden/>
              </w:rPr>
              <w:fldChar w:fldCharType="end"/>
            </w:r>
          </w:hyperlink>
        </w:p>
        <w:p w14:paraId="601B7DA6" w14:textId="29C82B35"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9" w:history="1">
            <w:r w:rsidRPr="00F05A42">
              <w:rPr>
                <w:rStyle w:val="Hyperlink"/>
                <w:noProof/>
              </w:rPr>
              <w:t>Evaluating Group-Level Quality Control &amp; Metrics</w:t>
            </w:r>
            <w:r>
              <w:rPr>
                <w:noProof/>
                <w:webHidden/>
              </w:rPr>
              <w:tab/>
            </w:r>
            <w:r>
              <w:rPr>
                <w:noProof/>
                <w:webHidden/>
              </w:rPr>
              <w:fldChar w:fldCharType="begin"/>
            </w:r>
            <w:r>
              <w:rPr>
                <w:noProof/>
                <w:webHidden/>
              </w:rPr>
              <w:instrText xml:space="preserve"> PAGEREF _Toc202359039 \h </w:instrText>
            </w:r>
            <w:r>
              <w:rPr>
                <w:noProof/>
                <w:webHidden/>
              </w:rPr>
            </w:r>
            <w:r>
              <w:rPr>
                <w:noProof/>
                <w:webHidden/>
              </w:rPr>
              <w:fldChar w:fldCharType="separate"/>
            </w:r>
            <w:r>
              <w:rPr>
                <w:noProof/>
                <w:webHidden/>
              </w:rPr>
              <w:t>25</w:t>
            </w:r>
            <w:r>
              <w:rPr>
                <w:noProof/>
                <w:webHidden/>
              </w:rPr>
              <w:fldChar w:fldCharType="end"/>
            </w:r>
          </w:hyperlink>
        </w:p>
        <w:p w14:paraId="7D06C8D8" w14:textId="19B03594"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202359020"/>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192D2883" w:rsidR="005A0CEE" w:rsidRPr="00AB26C2" w:rsidRDefault="00AB26C2" w:rsidP="00AB26C2">
      <w:r>
        <w:t>Dodd K</w:t>
      </w:r>
      <w:r w:rsidR="00054C41">
        <w:t>C, McHugo M, Sarabia L, Wylie KP, Legget KT, Cornier MA, Tregellas JR</w:t>
      </w:r>
      <w:r>
        <w:t xml:space="preserve">.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202359021"/>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bookmarkStart w:id="2" w:name="_Toc202359022"/>
      <w:r>
        <w:lastRenderedPageBreak/>
        <w:t>Manuscript Language and Citation</w:t>
      </w:r>
      <w:bookmarkEnd w:id="2"/>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53D122B4" w:rsidR="00A83A63" w:rsidRDefault="00A83A63" w:rsidP="004C1C9D">
      <w:r>
        <w:t>Dodd KC, McHugo M, Sarabia L, Wylie KP, Legget KT, Cornier MA, Tregellas JR. CICADA: An automated and flexible tool for comprehensive fMRI noise reduction. Imaging Neuroscience. 2025.</w:t>
      </w:r>
    </w:p>
    <w:p w14:paraId="05C3ECFD" w14:textId="72D65734" w:rsidR="002A4066" w:rsidRDefault="002A4066" w:rsidP="002A4066">
      <w:pPr>
        <w:pStyle w:val="Heading1"/>
      </w:pPr>
      <w:bookmarkStart w:id="3" w:name="_Toc202359023"/>
      <w:r>
        <w:t>Getting Started</w:t>
      </w:r>
      <w:bookmarkEnd w:id="3"/>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lastRenderedPageBreak/>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5163FE1C" w:rsidR="00546A04"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00E74622">
        <w:rPr>
          <w:rFonts w:ascii="Times New Roman" w:hAnsi="Times New Roman" w:cs="Times New Roman"/>
        </w:rPr>
        <w:t>, Signal Processing Toolbox (new requirement as of 01/20/26)</w:t>
      </w:r>
      <w:r w:rsidR="003D61A4" w:rsidRPr="00257A35">
        <w:rPr>
          <w:rFonts w:ascii="Times New Roman" w:hAnsi="Times New Roman" w:cs="Times New Roman"/>
        </w:rPr>
        <w:t xml:space="preserve">. </w:t>
      </w:r>
    </w:p>
    <w:p w14:paraId="431CE015" w14:textId="545E0799" w:rsidR="0083699A" w:rsidRPr="00257A35" w:rsidRDefault="0083699A" w:rsidP="00257A35">
      <w:pPr>
        <w:pStyle w:val="ListParagraph"/>
        <w:numPr>
          <w:ilvl w:val="2"/>
          <w:numId w:val="8"/>
        </w:numPr>
        <w:spacing w:after="80"/>
        <w:contextualSpacing w:val="0"/>
        <w:rPr>
          <w:rFonts w:ascii="Times New Roman" w:hAnsi="Times New Roman" w:cs="Times New Roman"/>
        </w:rPr>
      </w:pPr>
      <w:r>
        <w:rPr>
          <w:rFonts w:ascii="Times New Roman" w:hAnsi="Times New Roman" w:cs="Times New Roman"/>
        </w:rPr>
        <w:t xml:space="preserve">Note: You can manage your toolboxes in </w:t>
      </w:r>
      <w:proofErr w:type="spellStart"/>
      <w:r>
        <w:rPr>
          <w:rFonts w:ascii="Times New Roman" w:hAnsi="Times New Roman" w:cs="Times New Roman"/>
        </w:rPr>
        <w:t>matlab</w:t>
      </w:r>
      <w:proofErr w:type="spellEnd"/>
      <w:r>
        <w:rPr>
          <w:rFonts w:ascii="Times New Roman" w:hAnsi="Times New Roman" w:cs="Times New Roman"/>
        </w:rPr>
        <w:t xml:space="preserve"> via Home -&gt; Add-Ons</w:t>
      </w:r>
    </w:p>
    <w:p w14:paraId="49126F87" w14:textId="3EE85592"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FE0B4D">
        <w:rPr>
          <w:rFonts w:ascii="Times New Roman" w:hAnsi="Times New Roman" w:cs="Times New Roman"/>
        </w:rPr>
        <w:t>Clone or d</w:t>
      </w:r>
      <w:r w:rsidR="003D61A4" w:rsidRPr="00257A35">
        <w:rPr>
          <w:rFonts w:ascii="Times New Roman" w:hAnsi="Times New Roman" w:cs="Times New Roman"/>
        </w:rPr>
        <w:t xml:space="preserve">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50658542" w14:textId="244C921E" w:rsidR="00D7189A" w:rsidRPr="00D7189A" w:rsidRDefault="00D7189A" w:rsidP="00D7189A">
      <w:pPr>
        <w:pStyle w:val="ListParagraph"/>
        <w:numPr>
          <w:ilvl w:val="1"/>
          <w:numId w:val="8"/>
        </w:numPr>
        <w:spacing w:after="80"/>
        <w:contextualSpacing w:val="0"/>
        <w:rPr>
          <w:rFonts w:ascii="Times New Roman" w:hAnsi="Times New Roman" w:cs="Times New Roman"/>
          <w:b/>
          <w:bCs/>
        </w:rPr>
      </w:pPr>
      <w:r>
        <w:rPr>
          <w:rFonts w:ascii="Times New Roman" w:hAnsi="Times New Roman" w:cs="Times New Roman"/>
          <w:b/>
          <w:bCs/>
        </w:rPr>
        <w:t xml:space="preserve">Check/modify </w:t>
      </w:r>
      <w:proofErr w:type="spellStart"/>
      <w:r>
        <w:rPr>
          <w:rFonts w:ascii="Times New Roman" w:hAnsi="Times New Roman" w:cs="Times New Roman"/>
          <w:b/>
          <w:bCs/>
        </w:rPr>
        <w:t>startup_fsl_CICADA_path.m</w:t>
      </w:r>
      <w:proofErr w:type="spellEnd"/>
      <w:r>
        <w:rPr>
          <w:rFonts w:ascii="Times New Roman" w:hAnsi="Times New Roman" w:cs="Times New Roman"/>
          <w:b/>
          <w:bCs/>
        </w:rPr>
        <w:t xml:space="preserve"> file: </w:t>
      </w:r>
      <w:r>
        <w:rPr>
          <w:rFonts w:ascii="Times New Roman" w:hAnsi="Times New Roman" w:cs="Times New Roman"/>
        </w:rPr>
        <w:t xml:space="preserve">This script will try to get your FSL and </w:t>
      </w:r>
      <w:proofErr w:type="spellStart"/>
      <w:r>
        <w:rPr>
          <w:rFonts w:ascii="Times New Roman" w:hAnsi="Times New Roman" w:cs="Times New Roman"/>
        </w:rPr>
        <w:t>Matlab</w:t>
      </w:r>
      <w:proofErr w:type="spellEnd"/>
      <w:r>
        <w:rPr>
          <w:rFonts w:ascii="Times New Roman" w:hAnsi="Times New Roman" w:cs="Times New Roman"/>
        </w:rPr>
        <w:t xml:space="preserve"> to play well together. It is almost certain a user will need to modify this script to fit their configuration! </w:t>
      </w:r>
      <w:proofErr w:type="spellStart"/>
      <w:r>
        <w:rPr>
          <w:rFonts w:ascii="Times New Roman" w:hAnsi="Times New Roman" w:cs="Times New Roman"/>
        </w:rPr>
        <w:t>Auto_CICADA.m</w:t>
      </w:r>
      <w:proofErr w:type="spellEnd"/>
      <w:r>
        <w:rPr>
          <w:rFonts w:ascii="Times New Roman" w:hAnsi="Times New Roman" w:cs="Times New Roman"/>
        </w:rPr>
        <w:t xml:space="preserve"> will also automatically use this script to try to set up your FSL and </w:t>
      </w:r>
      <w:proofErr w:type="spellStart"/>
      <w:r>
        <w:rPr>
          <w:rFonts w:ascii="Times New Roman" w:hAnsi="Times New Roman" w:cs="Times New Roman"/>
        </w:rPr>
        <w:t>Matlab</w:t>
      </w:r>
      <w:proofErr w:type="spellEnd"/>
      <w:r>
        <w:rPr>
          <w:rFonts w:ascii="Times New Roman" w:hAnsi="Times New Roman" w:cs="Times New Roman"/>
        </w:rPr>
        <w:t xml:space="preserve"> if it does not appear to be configured. You can then try to run the script and check that the following works (b-d):</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 xml:space="preserve">Check that FSL saves files </w:t>
      </w:r>
      <w:proofErr w:type="gramStart"/>
      <w:r w:rsidRPr="00257A35">
        <w:rPr>
          <w:rFonts w:ascii="Times New Roman" w:hAnsi="Times New Roman" w:cs="Times New Roman"/>
          <w:b/>
          <w:bCs/>
        </w:rPr>
        <w:t>as .</w:t>
      </w:r>
      <w:proofErr w:type="gramEnd"/>
      <w:r w:rsidRPr="00257A35">
        <w:rPr>
          <w:rFonts w:ascii="Times New Roman" w:hAnsi="Times New Roman" w:cs="Times New Roman"/>
          <w:b/>
          <w:bCs/>
        </w:rPr>
        <w:t>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997670"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B148AD1" w14:textId="10653BF5" w:rsidR="00997670" w:rsidRPr="00257A35" w:rsidRDefault="00997670" w:rsidP="00997670">
      <w:pPr>
        <w:pStyle w:val="ListParagraph"/>
        <w:numPr>
          <w:ilvl w:val="1"/>
          <w:numId w:val="9"/>
        </w:numPr>
        <w:spacing w:after="80"/>
        <w:contextualSpacing w:val="0"/>
        <w:rPr>
          <w:rFonts w:ascii="Times New Roman" w:hAnsi="Times New Roman" w:cs="Times New Roman"/>
        </w:rPr>
      </w:pPr>
      <w:r>
        <w:rPr>
          <w:rFonts w:ascii="Times New Roman" w:hAnsi="Times New Roman" w:cs="Times New Roman"/>
        </w:rPr>
        <w:t xml:space="preserve">Check/modify </w:t>
      </w:r>
      <w:proofErr w:type="spellStart"/>
      <w:r>
        <w:rPr>
          <w:rFonts w:ascii="Times New Roman" w:hAnsi="Times New Roman" w:cs="Times New Roman"/>
        </w:rPr>
        <w:t>startup_fsl_CICADA_path.m</w:t>
      </w:r>
      <w:proofErr w:type="spellEnd"/>
      <w:r>
        <w:rPr>
          <w:rFonts w:ascii="Times New Roman" w:hAnsi="Times New Roman" w:cs="Times New Roman"/>
        </w:rPr>
        <w:t xml:space="preserve"> file to make sure it matches your system and configurations.</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lastRenderedPageBreak/>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4" w:name="_Toc202359024"/>
      <w:r w:rsidRPr="005F409E">
        <w:lastRenderedPageBreak/>
        <w:t>CICADA Installation</w:t>
      </w:r>
      <w:bookmarkEnd w:id="4"/>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5" w:name="_Toc202359025"/>
      <w:r w:rsidRPr="005F409E">
        <w:lastRenderedPageBreak/>
        <w:t xml:space="preserve">How to Run </w:t>
      </w:r>
      <w:r w:rsidR="0044432A">
        <w:t>Automatic</w:t>
      </w:r>
      <w:r w:rsidRPr="005F409E">
        <w:t xml:space="preserve"> CICADA</w:t>
      </w:r>
      <w:bookmarkEnd w:id="5"/>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lastRenderedPageBreak/>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231BFB6" w:rsidR="00B03D55" w:rsidRDefault="00FE0B4D" w:rsidP="00BB76E3">
            <w:pPr>
              <w:jc w:val="center"/>
              <w:rPr>
                <w:b/>
                <w:bCs/>
              </w:rPr>
            </w:pPr>
            <w:r>
              <w:rPr>
                <w:b/>
                <w:bCs/>
                <w:noProof/>
                <w14:ligatures w14:val="standardContextual"/>
              </w:rPr>
              <w:drawing>
                <wp:inline distT="0" distB="0" distL="0" distR="0" wp14:anchorId="39946AD4" wp14:editId="62EAF5F2">
                  <wp:extent cx="5943600" cy="2685415"/>
                  <wp:effectExtent l="0" t="0" r="0" b="0"/>
                  <wp:docPr id="814594300"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94300"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85415"/>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6" w:name="_Toc202359026"/>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6"/>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3AE1055F" w:rsidR="00E32A9C" w:rsidRPr="00DE3B64" w:rsidRDefault="00980BAC" w:rsidP="00E32A9C">
      <w:pPr>
        <w:rPr>
          <w:rFonts w:ascii="Consolas" w:hAnsi="Consolas" w:cs="Consolas"/>
        </w:rPr>
      </w:pPr>
      <w:r w:rsidRPr="003D4547">
        <w:rPr>
          <w:rFonts w:ascii="Consolas" w:hAnsi="Consolas" w:cs="Consolas"/>
        </w:rPr>
        <w:lastRenderedPageBreak/>
        <w:t xml:space="preserve">&gt; </w:t>
      </w:r>
      <w:proofErr w:type="spellStart"/>
      <w:r w:rsidR="00E32A9C" w:rsidRPr="00DE3B64">
        <w:rPr>
          <w:rFonts w:ascii="Consolas" w:hAnsi="Consolas" w:cs="Consolas"/>
        </w:rPr>
        <w:t>fmriprep_auto_</w:t>
      </w:r>
      <w:proofErr w:type="gramStart"/>
      <w:r w:rsidR="00E32A9C" w:rsidRPr="00DE3B64">
        <w:rPr>
          <w:rFonts w:ascii="Consolas" w:hAnsi="Consolas" w:cs="Consolas"/>
        </w:rPr>
        <w:t>CICADA</w:t>
      </w:r>
      <w:proofErr w:type="spellEnd"/>
      <w:r w:rsidR="00E32A9C" w:rsidRPr="00DE3B64">
        <w:rPr>
          <w:rFonts w:ascii="Consolas" w:hAnsi="Consolas" w:cs="Consolas"/>
        </w:rPr>
        <w:t>(</w:t>
      </w:r>
      <w:proofErr w:type="gram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r w:rsidR="00DB2391">
        <w:rPr>
          <w:rFonts w:ascii="Consolas" w:hAnsi="Consolas" w:cs="Consolas"/>
        </w:rPr>
        <w:t xml:space="preserve">, </w:t>
      </w:r>
      <w:proofErr w:type="spellStart"/>
      <w:r w:rsidR="00DB2391">
        <w:rPr>
          <w:rFonts w:ascii="Consolas" w:hAnsi="Consolas" w:cs="Consolas"/>
        </w:rPr>
        <w:t>despike</w:t>
      </w:r>
      <w:proofErr w:type="spellEnd"/>
      <w:r w:rsidR="00E32A9C" w:rsidRPr="00DE3B64">
        <w:rPr>
          <w:rFonts w:ascii="Consolas" w:hAnsi="Consolas" w:cs="Consolas"/>
        </w:rPr>
        <w:t>)</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8A62208" w:rsidR="006B1F21"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w:t>
      </w:r>
      <w:r w:rsidR="00B31937">
        <w:t xml:space="preserve"> You can also use '6p', '8p', '12p', '16p', '18p', '24p', </w:t>
      </w:r>
      <w:r w:rsidR="00F950AA">
        <w:t xml:space="preserve">‘28p’, ‘30p’, </w:t>
      </w:r>
      <w:r w:rsidR="00B31937">
        <w:t xml:space="preserve">'32p', or '36p' as </w:t>
      </w:r>
      <w:r w:rsidR="0045161A">
        <w:t xml:space="preserve">the input for </w:t>
      </w:r>
      <w:proofErr w:type="spellStart"/>
      <w:r w:rsidR="0045161A">
        <w:t>compare_file</w:t>
      </w:r>
      <w:proofErr w:type="spellEnd"/>
      <w:r w:rsidR="00B31937">
        <w:t xml:space="preserve"> to compare to standard 6-parameter, 8-parameter, 12-parameter… etc. denoising. </w:t>
      </w:r>
      <w:r w:rsidR="00F950AA">
        <w:t xml:space="preserve">See section on compare file tag options for more information. </w:t>
      </w:r>
      <w:r w:rsidR="00DB2391">
        <w:t>T</w:t>
      </w:r>
      <w:r w:rsidR="00CC75E3">
        <w:t xml:space="preserve">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6DD8B06C" w14:textId="77777777" w:rsidR="00DB2391" w:rsidRDefault="00DB2391" w:rsidP="00E32A9C"/>
    <w:p w14:paraId="52E09C24" w14:textId="4008C089" w:rsidR="00DB2391" w:rsidRPr="005F409E" w:rsidRDefault="00DB2391" w:rsidP="00E32A9C">
      <w:r>
        <w:t xml:space="preserve">Finally, the </w:t>
      </w:r>
      <w:r w:rsidR="0047519B">
        <w:t xml:space="preserve">optional </w:t>
      </w:r>
      <w:r w:rsidR="00D81A8C">
        <w:t>“</w:t>
      </w:r>
      <w:proofErr w:type="spellStart"/>
      <w:r>
        <w:t>despike</w:t>
      </w:r>
      <w:proofErr w:type="spellEnd"/>
      <w:r w:rsidR="00D81A8C">
        <w:t>”</w:t>
      </w:r>
      <w:r>
        <w:t xml:space="preserve"> option allows a user to apply light temporal </w:t>
      </w:r>
      <w:proofErr w:type="spellStart"/>
      <w:r>
        <w:t>despiking</w:t>
      </w:r>
      <w:proofErr w:type="spellEnd"/>
      <w:r>
        <w:t xml:space="preserve"> of their fMRI data BEFORE everything else (before MELODIC IC decomposition). The idea being that this may help lightly denoise the data to help IC decomposition in better separating out neuronal signal ICs from noise ICs. </w:t>
      </w:r>
      <w:r w:rsidR="0047519B">
        <w:t xml:space="preserve">In short, large movement spikes may often “bleed” into gray matter significantly, which can make it difficult for IC decomposition to properly separate out gray matter neuronal signal from noise. By </w:t>
      </w:r>
      <w:proofErr w:type="spellStart"/>
      <w:r w:rsidR="0047519B">
        <w:t>despiking</w:t>
      </w:r>
      <w:proofErr w:type="spellEnd"/>
      <w:r w:rsidR="0047519B">
        <w:t xml:space="preserve"> the worse of the movement spikes first, hopefully this </w:t>
      </w:r>
      <w:r w:rsidR="00921BB5">
        <w:t xml:space="preserve">may </w:t>
      </w:r>
      <w:r w:rsidR="0047519B">
        <w:t xml:space="preserve">also help better separate out signal from noise with MELODIC IC </w:t>
      </w:r>
      <w:r w:rsidR="0047519B">
        <w:lastRenderedPageBreak/>
        <w:t xml:space="preserve">decomposition. </w:t>
      </w:r>
      <w:r>
        <w:t xml:space="preserve">Note, this was not used in the CICADA manuscript and has not been thoroughly tested. However, there is a chance that this may help particularly noisy data. The default is to not </w:t>
      </w:r>
      <w:proofErr w:type="spellStart"/>
      <w:r>
        <w:t>despike</w:t>
      </w:r>
      <w:proofErr w:type="spellEnd"/>
      <w:r>
        <w:t>, in line with the CICADA manuscript.</w:t>
      </w:r>
      <w:r w:rsidR="00D81A8C">
        <w:t xml:space="preserve"> To apply </w:t>
      </w:r>
      <w:proofErr w:type="spellStart"/>
      <w:r w:rsidR="00D81A8C">
        <w:t>despiking</w:t>
      </w:r>
      <w:proofErr w:type="spellEnd"/>
      <w:r w:rsidR="00D81A8C">
        <w:t>, set the “</w:t>
      </w:r>
      <w:proofErr w:type="spellStart"/>
      <w:r w:rsidR="00D81A8C">
        <w:t>despike</w:t>
      </w:r>
      <w:proofErr w:type="spellEnd"/>
      <w:r w:rsidR="00D81A8C">
        <w:t>” parameter to 1.</w:t>
      </w:r>
      <w:r w:rsidR="00921BB5">
        <w:t xml:space="preserve">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65B9ED21"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w:t>
      </w:r>
      <w:proofErr w:type="gramStart"/>
      <w:r w:rsidR="00CA54CE" w:rsidRPr="00DE3B64">
        <w:rPr>
          <w:rFonts w:ascii="Consolas" w:hAnsi="Consolas" w:cs="Consolas"/>
        </w:rPr>
        <w:t>CICADA</w:t>
      </w:r>
      <w:proofErr w:type="spellEnd"/>
      <w:r w:rsidR="00CA54CE" w:rsidRPr="00DE3B64">
        <w:rPr>
          <w:rFonts w:ascii="Consolas" w:hAnsi="Consolas" w:cs="Consolas"/>
        </w:rPr>
        <w:t>(</w:t>
      </w:r>
      <w:proofErr w:type="gram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7" w:name="_Toc202359027"/>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7"/>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w:t>
      </w:r>
      <w:r w:rsidR="00092FFA" w:rsidRPr="005F409E">
        <w:lastRenderedPageBreak/>
        <w:t xml:space="preserve">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0EA94806" w14:textId="77777777" w:rsidR="00703FAF" w:rsidRDefault="00703FAF" w:rsidP="00E27C54"/>
    <w:p w14:paraId="023A9B74" w14:textId="77777777" w:rsidR="00703FAF" w:rsidRPr="005F409E" w:rsidRDefault="00703FAF" w:rsidP="00E27C54"/>
    <w:p w14:paraId="74A1BD28" w14:textId="7B705CCA" w:rsidR="00E27C54" w:rsidRDefault="00703FAF" w:rsidP="00F950AA">
      <w:pPr>
        <w:pStyle w:val="Heading2"/>
      </w:pPr>
      <w:bookmarkStart w:id="8" w:name="_Toc202359028"/>
      <w:r>
        <w:t>Compare File Tag Options</w:t>
      </w:r>
      <w:bookmarkEnd w:id="8"/>
    </w:p>
    <w:p w14:paraId="2FA7CC76" w14:textId="0995449F" w:rsidR="00703FAF" w:rsidRDefault="00703FAF" w:rsidP="00703FAF">
      <w:r>
        <w:t>When running CICADA, you can compare CICADA denoising to any other denoised file of interest. By default, CICADA will compare to eight parameter (‘8p’) denoising. However, CICADA allows for comparison to a great number of common denoising techniques. A table lists the options, and what they entail, below:</w:t>
      </w:r>
    </w:p>
    <w:p w14:paraId="56A09DCA" w14:textId="77777777" w:rsidR="00703FAF" w:rsidRDefault="00703FAF" w:rsidP="00703FAF"/>
    <w:tbl>
      <w:tblPr>
        <w:tblStyle w:val="TableGrid"/>
        <w:tblW w:w="0" w:type="auto"/>
        <w:tblLook w:val="04A0" w:firstRow="1" w:lastRow="0" w:firstColumn="1" w:lastColumn="0" w:noHBand="0" w:noVBand="1"/>
      </w:tblPr>
      <w:tblGrid>
        <w:gridCol w:w="2245"/>
        <w:gridCol w:w="7105"/>
      </w:tblGrid>
      <w:tr w:rsidR="00703FAF" w14:paraId="633C1647" w14:textId="77777777" w:rsidTr="00F950AA">
        <w:tc>
          <w:tcPr>
            <w:tcW w:w="2245" w:type="dxa"/>
            <w:tcBorders>
              <w:top w:val="single" w:sz="4" w:space="0" w:color="auto"/>
              <w:left w:val="nil"/>
              <w:bottom w:val="single" w:sz="4" w:space="0" w:color="auto"/>
              <w:right w:val="nil"/>
            </w:tcBorders>
          </w:tcPr>
          <w:p w14:paraId="69F323D3" w14:textId="5F5CD8B9" w:rsidR="00703FAF" w:rsidRPr="00AD5844" w:rsidRDefault="00703FAF" w:rsidP="00703FAF">
            <w:pPr>
              <w:rPr>
                <w:b/>
                <w:bCs/>
              </w:rPr>
            </w:pPr>
            <w:r w:rsidRPr="00AD5844">
              <w:rPr>
                <w:b/>
                <w:bCs/>
              </w:rPr>
              <w:t>Compare File Tag</w:t>
            </w:r>
          </w:p>
        </w:tc>
        <w:tc>
          <w:tcPr>
            <w:tcW w:w="7105" w:type="dxa"/>
            <w:tcBorders>
              <w:top w:val="single" w:sz="4" w:space="0" w:color="auto"/>
              <w:left w:val="nil"/>
              <w:bottom w:val="single" w:sz="4" w:space="0" w:color="auto"/>
              <w:right w:val="nil"/>
            </w:tcBorders>
          </w:tcPr>
          <w:p w14:paraId="2FB238DC" w14:textId="2962875A" w:rsidR="00703FAF" w:rsidRPr="00AD5844" w:rsidRDefault="00703FAF" w:rsidP="00703FAF">
            <w:pPr>
              <w:rPr>
                <w:b/>
                <w:bCs/>
              </w:rPr>
            </w:pPr>
            <w:r w:rsidRPr="00AD5844">
              <w:rPr>
                <w:b/>
                <w:bCs/>
              </w:rPr>
              <w:t>Denoising Regressors</w:t>
            </w:r>
          </w:p>
        </w:tc>
      </w:tr>
      <w:tr w:rsidR="00703FAF" w14:paraId="7D31EFB0" w14:textId="77777777" w:rsidTr="00F950AA">
        <w:tc>
          <w:tcPr>
            <w:tcW w:w="2245" w:type="dxa"/>
            <w:tcBorders>
              <w:top w:val="single" w:sz="4" w:space="0" w:color="auto"/>
              <w:left w:val="nil"/>
              <w:bottom w:val="nil"/>
              <w:right w:val="nil"/>
            </w:tcBorders>
          </w:tcPr>
          <w:p w14:paraId="132F9124" w14:textId="7F9F471A" w:rsidR="00703FAF" w:rsidRDefault="00703FAF" w:rsidP="00703FAF">
            <w:r>
              <w:t>‘6p’</w:t>
            </w:r>
          </w:p>
        </w:tc>
        <w:tc>
          <w:tcPr>
            <w:tcW w:w="7105" w:type="dxa"/>
            <w:tcBorders>
              <w:top w:val="single" w:sz="4" w:space="0" w:color="auto"/>
              <w:left w:val="nil"/>
              <w:bottom w:val="nil"/>
              <w:right w:val="nil"/>
            </w:tcBorders>
          </w:tcPr>
          <w:p w14:paraId="22DFC269" w14:textId="1040856A" w:rsidR="00703FAF" w:rsidRDefault="00703FAF" w:rsidP="00703FAF">
            <w:r>
              <w:t>6 motion parameters</w:t>
            </w:r>
          </w:p>
        </w:tc>
      </w:tr>
      <w:tr w:rsidR="00703FAF" w14:paraId="53E04413" w14:textId="77777777" w:rsidTr="00F950AA">
        <w:tc>
          <w:tcPr>
            <w:tcW w:w="2245" w:type="dxa"/>
            <w:tcBorders>
              <w:top w:val="nil"/>
              <w:left w:val="nil"/>
              <w:bottom w:val="nil"/>
              <w:right w:val="nil"/>
            </w:tcBorders>
          </w:tcPr>
          <w:p w14:paraId="7FC51FF4" w14:textId="6ECAD100" w:rsidR="00703FAF" w:rsidRDefault="00703FAF" w:rsidP="00703FAF">
            <w:r>
              <w:t>‘8p’</w:t>
            </w:r>
          </w:p>
        </w:tc>
        <w:tc>
          <w:tcPr>
            <w:tcW w:w="7105" w:type="dxa"/>
            <w:tcBorders>
              <w:top w:val="nil"/>
              <w:left w:val="nil"/>
              <w:bottom w:val="nil"/>
              <w:right w:val="nil"/>
            </w:tcBorders>
          </w:tcPr>
          <w:p w14:paraId="4867DEEF" w14:textId="6E34DF30" w:rsidR="00703FAF" w:rsidRDefault="00703FAF" w:rsidP="00703FAF">
            <w:r>
              <w:t xml:space="preserve">6p + </w:t>
            </w:r>
            <w:proofErr w:type="spellStart"/>
            <w:r>
              <w:t>phys</w:t>
            </w:r>
            <w:proofErr w:type="spellEnd"/>
            <w:r>
              <w:t xml:space="preserve"> parameters (mean CSF and WM)</w:t>
            </w:r>
          </w:p>
        </w:tc>
      </w:tr>
      <w:tr w:rsidR="00703FAF" w14:paraId="029CFCDC" w14:textId="77777777" w:rsidTr="00F950AA">
        <w:tc>
          <w:tcPr>
            <w:tcW w:w="2245" w:type="dxa"/>
            <w:tcBorders>
              <w:top w:val="nil"/>
              <w:left w:val="nil"/>
              <w:bottom w:val="nil"/>
              <w:right w:val="nil"/>
            </w:tcBorders>
          </w:tcPr>
          <w:p w14:paraId="5DA07128" w14:textId="1793EBEC" w:rsidR="00703FAF" w:rsidRDefault="00703FAF" w:rsidP="00703FAF">
            <w:r>
              <w:t>‘9p’</w:t>
            </w:r>
          </w:p>
        </w:tc>
        <w:tc>
          <w:tcPr>
            <w:tcW w:w="7105" w:type="dxa"/>
            <w:tcBorders>
              <w:top w:val="nil"/>
              <w:left w:val="nil"/>
              <w:bottom w:val="nil"/>
              <w:right w:val="nil"/>
            </w:tcBorders>
          </w:tcPr>
          <w:p w14:paraId="6F21E6B7" w14:textId="7A5B1E7A" w:rsidR="00703FAF" w:rsidRDefault="00703FAF" w:rsidP="00703FAF">
            <w:r>
              <w:t xml:space="preserve">8p + </w:t>
            </w:r>
            <w:r w:rsidR="00EB6E90">
              <w:t xml:space="preserve">mean </w:t>
            </w:r>
            <w:r>
              <w:t>global signal</w:t>
            </w:r>
          </w:p>
        </w:tc>
      </w:tr>
      <w:tr w:rsidR="00703FAF" w14:paraId="38F905E7" w14:textId="77777777" w:rsidTr="00F950AA">
        <w:tc>
          <w:tcPr>
            <w:tcW w:w="2245" w:type="dxa"/>
            <w:tcBorders>
              <w:top w:val="nil"/>
              <w:left w:val="nil"/>
              <w:bottom w:val="nil"/>
              <w:right w:val="nil"/>
            </w:tcBorders>
          </w:tcPr>
          <w:p w14:paraId="5B9D397F" w14:textId="30374EE0" w:rsidR="00703FAF" w:rsidRDefault="00703FAF" w:rsidP="00703FAF">
            <w:r>
              <w:t>‘12p’</w:t>
            </w:r>
          </w:p>
        </w:tc>
        <w:tc>
          <w:tcPr>
            <w:tcW w:w="7105" w:type="dxa"/>
            <w:tcBorders>
              <w:top w:val="nil"/>
              <w:left w:val="nil"/>
              <w:bottom w:val="nil"/>
              <w:right w:val="nil"/>
            </w:tcBorders>
          </w:tcPr>
          <w:p w14:paraId="39B3921C" w14:textId="50E60345" w:rsidR="00703FAF" w:rsidRDefault="00703FAF" w:rsidP="00703FAF">
            <w:r>
              <w:t>6p + their derivatives</w:t>
            </w:r>
          </w:p>
        </w:tc>
      </w:tr>
      <w:tr w:rsidR="00703FAF" w14:paraId="0F9EA611" w14:textId="77777777" w:rsidTr="00F950AA">
        <w:tc>
          <w:tcPr>
            <w:tcW w:w="2245" w:type="dxa"/>
            <w:tcBorders>
              <w:top w:val="nil"/>
              <w:left w:val="nil"/>
              <w:bottom w:val="nil"/>
              <w:right w:val="nil"/>
            </w:tcBorders>
          </w:tcPr>
          <w:p w14:paraId="44643E91" w14:textId="54161ADA" w:rsidR="00703FAF" w:rsidRDefault="00703FAF" w:rsidP="00703FAF">
            <w:r>
              <w:t>‘16p’</w:t>
            </w:r>
          </w:p>
        </w:tc>
        <w:tc>
          <w:tcPr>
            <w:tcW w:w="7105" w:type="dxa"/>
            <w:tcBorders>
              <w:top w:val="nil"/>
              <w:left w:val="nil"/>
              <w:bottom w:val="nil"/>
              <w:right w:val="nil"/>
            </w:tcBorders>
          </w:tcPr>
          <w:p w14:paraId="54C11DBC" w14:textId="55B077D0" w:rsidR="00703FAF" w:rsidRDefault="00703FAF" w:rsidP="00703FAF">
            <w:r>
              <w:t>8p + their derivatives</w:t>
            </w:r>
          </w:p>
        </w:tc>
      </w:tr>
      <w:tr w:rsidR="00703FAF" w14:paraId="132A3D55" w14:textId="77777777" w:rsidTr="00F950AA">
        <w:tc>
          <w:tcPr>
            <w:tcW w:w="2245" w:type="dxa"/>
            <w:tcBorders>
              <w:top w:val="nil"/>
              <w:left w:val="nil"/>
              <w:bottom w:val="nil"/>
              <w:right w:val="nil"/>
            </w:tcBorders>
          </w:tcPr>
          <w:p w14:paraId="54559BD0" w14:textId="2EC06483" w:rsidR="00703FAF" w:rsidRDefault="00703FAF" w:rsidP="00703FAF">
            <w:r>
              <w:t>‘18p’</w:t>
            </w:r>
          </w:p>
        </w:tc>
        <w:tc>
          <w:tcPr>
            <w:tcW w:w="7105" w:type="dxa"/>
            <w:tcBorders>
              <w:top w:val="nil"/>
              <w:left w:val="nil"/>
              <w:bottom w:val="nil"/>
              <w:right w:val="nil"/>
            </w:tcBorders>
          </w:tcPr>
          <w:p w14:paraId="734758E5" w14:textId="187D56D1" w:rsidR="00703FAF" w:rsidRDefault="00703FAF" w:rsidP="00703FAF">
            <w:r>
              <w:t>9p + their derivatives</w:t>
            </w:r>
          </w:p>
        </w:tc>
      </w:tr>
      <w:tr w:rsidR="00703FAF" w14:paraId="669821ED" w14:textId="77777777" w:rsidTr="00F950AA">
        <w:tc>
          <w:tcPr>
            <w:tcW w:w="2245" w:type="dxa"/>
            <w:tcBorders>
              <w:top w:val="nil"/>
              <w:left w:val="nil"/>
              <w:bottom w:val="nil"/>
              <w:right w:val="nil"/>
            </w:tcBorders>
          </w:tcPr>
          <w:p w14:paraId="567FAE2F" w14:textId="17146F3A" w:rsidR="00703FAF" w:rsidRDefault="00703FAF" w:rsidP="00703FAF">
            <w:r>
              <w:t>‘24p</w:t>
            </w:r>
            <w:r w:rsidR="009D612E">
              <w:t>’</w:t>
            </w:r>
          </w:p>
        </w:tc>
        <w:tc>
          <w:tcPr>
            <w:tcW w:w="7105" w:type="dxa"/>
            <w:tcBorders>
              <w:top w:val="nil"/>
              <w:left w:val="nil"/>
              <w:bottom w:val="nil"/>
              <w:right w:val="nil"/>
            </w:tcBorders>
          </w:tcPr>
          <w:p w14:paraId="7B4A25C6" w14:textId="7842F0E6" w:rsidR="00703FAF" w:rsidRDefault="009D612E" w:rsidP="00703FAF">
            <w:r>
              <w:t xml:space="preserve">12p + motion quadratics &amp; </w:t>
            </w:r>
            <w:r w:rsidR="00656550">
              <w:t>quadratic</w:t>
            </w:r>
            <w:r>
              <w:t xml:space="preserve"> derivatives</w:t>
            </w:r>
          </w:p>
        </w:tc>
      </w:tr>
      <w:tr w:rsidR="009D612E" w14:paraId="0E6B685A" w14:textId="77777777" w:rsidTr="00F950AA">
        <w:tc>
          <w:tcPr>
            <w:tcW w:w="2245" w:type="dxa"/>
            <w:tcBorders>
              <w:top w:val="nil"/>
              <w:left w:val="nil"/>
              <w:bottom w:val="nil"/>
              <w:right w:val="nil"/>
            </w:tcBorders>
          </w:tcPr>
          <w:p w14:paraId="39319CA9" w14:textId="60D11F76" w:rsidR="009D612E" w:rsidRDefault="009D612E" w:rsidP="00703FAF">
            <w:r>
              <w:t>‘28p’</w:t>
            </w:r>
          </w:p>
        </w:tc>
        <w:tc>
          <w:tcPr>
            <w:tcW w:w="7105" w:type="dxa"/>
            <w:tcBorders>
              <w:top w:val="nil"/>
              <w:left w:val="nil"/>
              <w:bottom w:val="nil"/>
              <w:right w:val="nil"/>
            </w:tcBorders>
          </w:tcPr>
          <w:p w14:paraId="3F53D6FC" w14:textId="2EC58DA8" w:rsidR="009D612E" w:rsidRDefault="009D612E" w:rsidP="00703FAF">
            <w:r>
              <w:t xml:space="preserve">‘24p’ + </w:t>
            </w:r>
            <w:proofErr w:type="spellStart"/>
            <w:r>
              <w:t>phys</w:t>
            </w:r>
            <w:proofErr w:type="spellEnd"/>
            <w:r>
              <w:t xml:space="preserve"> parameters &amp; their derivatives</w:t>
            </w:r>
          </w:p>
        </w:tc>
      </w:tr>
      <w:tr w:rsidR="009D612E" w14:paraId="3B417A79" w14:textId="77777777" w:rsidTr="00F950AA">
        <w:tc>
          <w:tcPr>
            <w:tcW w:w="2245" w:type="dxa"/>
            <w:tcBorders>
              <w:top w:val="nil"/>
              <w:left w:val="nil"/>
              <w:bottom w:val="nil"/>
              <w:right w:val="nil"/>
            </w:tcBorders>
          </w:tcPr>
          <w:p w14:paraId="2ED68F9D" w14:textId="0B683903" w:rsidR="009D612E" w:rsidRDefault="009D612E" w:rsidP="00703FAF">
            <w:r>
              <w:t>‘30p’</w:t>
            </w:r>
          </w:p>
        </w:tc>
        <w:tc>
          <w:tcPr>
            <w:tcW w:w="7105" w:type="dxa"/>
            <w:tcBorders>
              <w:top w:val="nil"/>
              <w:left w:val="nil"/>
              <w:bottom w:val="nil"/>
              <w:right w:val="nil"/>
            </w:tcBorders>
          </w:tcPr>
          <w:p w14:paraId="78504A5B" w14:textId="0014C942" w:rsidR="009D612E" w:rsidRDefault="00EB6E90" w:rsidP="00703FAF">
            <w:r>
              <w:t>28p + mean global signal &amp; its derivative</w:t>
            </w:r>
          </w:p>
        </w:tc>
      </w:tr>
      <w:tr w:rsidR="009D612E" w14:paraId="3A899CBF" w14:textId="77777777" w:rsidTr="00F950AA">
        <w:tc>
          <w:tcPr>
            <w:tcW w:w="2245" w:type="dxa"/>
            <w:tcBorders>
              <w:top w:val="nil"/>
              <w:left w:val="nil"/>
              <w:bottom w:val="nil"/>
              <w:right w:val="nil"/>
            </w:tcBorders>
          </w:tcPr>
          <w:p w14:paraId="3C237A9A" w14:textId="4EE04CCD" w:rsidR="009D612E" w:rsidRDefault="003C47B1" w:rsidP="00703FAF">
            <w:r>
              <w:t>‘32p’</w:t>
            </w:r>
          </w:p>
        </w:tc>
        <w:tc>
          <w:tcPr>
            <w:tcW w:w="7105" w:type="dxa"/>
            <w:tcBorders>
              <w:top w:val="nil"/>
              <w:left w:val="nil"/>
              <w:bottom w:val="nil"/>
              <w:right w:val="nil"/>
            </w:tcBorders>
          </w:tcPr>
          <w:p w14:paraId="38233A8A" w14:textId="6C9A48A0" w:rsidR="009D612E" w:rsidRDefault="00656550" w:rsidP="00703FAF">
            <w:r>
              <w:t>16p + quadratics &amp; quadratic derivatives</w:t>
            </w:r>
          </w:p>
        </w:tc>
      </w:tr>
      <w:tr w:rsidR="009D612E" w14:paraId="72D8080F" w14:textId="77777777" w:rsidTr="00F950AA">
        <w:tc>
          <w:tcPr>
            <w:tcW w:w="2245" w:type="dxa"/>
            <w:tcBorders>
              <w:top w:val="nil"/>
              <w:left w:val="nil"/>
              <w:bottom w:val="single" w:sz="4" w:space="0" w:color="auto"/>
              <w:right w:val="nil"/>
            </w:tcBorders>
          </w:tcPr>
          <w:p w14:paraId="096A5CF8" w14:textId="37F1DADD" w:rsidR="009D612E" w:rsidRDefault="003C47B1" w:rsidP="00703FAF">
            <w:r>
              <w:t>‘36p’</w:t>
            </w:r>
          </w:p>
        </w:tc>
        <w:tc>
          <w:tcPr>
            <w:tcW w:w="7105" w:type="dxa"/>
            <w:tcBorders>
              <w:top w:val="nil"/>
              <w:left w:val="nil"/>
              <w:bottom w:val="single" w:sz="4" w:space="0" w:color="auto"/>
              <w:right w:val="nil"/>
            </w:tcBorders>
          </w:tcPr>
          <w:p w14:paraId="507D52A3" w14:textId="394E0B95" w:rsidR="009D612E" w:rsidRDefault="00656550" w:rsidP="00703FAF">
            <w:r>
              <w:t>18p + quadratics &amp; quadratic derivatives</w:t>
            </w:r>
          </w:p>
        </w:tc>
      </w:tr>
    </w:tbl>
    <w:p w14:paraId="1F8294A9" w14:textId="77777777" w:rsidR="00703FAF" w:rsidRDefault="00703FAF" w:rsidP="00703FAF"/>
    <w:p w14:paraId="6D95A8C9" w14:textId="4795B509" w:rsidR="00AD5844" w:rsidRPr="00703FAF" w:rsidRDefault="00AD5844" w:rsidP="00703FAF">
      <w:r>
        <w:t xml:space="preserve">For more information, see relevant code in the second </w:t>
      </w:r>
      <w:proofErr w:type="spellStart"/>
      <w:r>
        <w:t>basescript</w:t>
      </w:r>
      <w:proofErr w:type="spellEnd"/>
      <w:r>
        <w:t>.</w:t>
      </w:r>
    </w:p>
    <w:p w14:paraId="0267BFC9" w14:textId="69EE6656" w:rsidR="00474DDB" w:rsidRPr="009C07D6" w:rsidRDefault="0044432A" w:rsidP="004E3C9A">
      <w:pPr>
        <w:pStyle w:val="Heading1"/>
      </w:pPr>
      <w:bookmarkStart w:id="9" w:name="_Toc202359029"/>
      <w:r>
        <w:t>Automatic CICADA</w:t>
      </w:r>
      <w:r w:rsidR="00474DDB" w:rsidRPr="005F409E">
        <w:t xml:space="preserve"> Methods</w:t>
      </w:r>
      <w:bookmarkEnd w:id="9"/>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10" w:name="_Toc202359030"/>
      <w:proofErr w:type="spellStart"/>
      <w:r w:rsidRPr="005F409E">
        <w:t>Basescript</w:t>
      </w:r>
      <w:proofErr w:type="spellEnd"/>
      <w:r w:rsidRPr="005F409E">
        <w:t xml:space="preserve"> 1: </w:t>
      </w:r>
      <w:r w:rsidRPr="00AA51E8">
        <w:t>CICADA_1_MasksandICAs.sh</w:t>
      </w:r>
      <w:bookmarkEnd w:id="10"/>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w:t>
      </w:r>
      <w:r w:rsidR="004D7ACC" w:rsidRPr="005F409E">
        <w:lastRenderedPageBreak/>
        <w:t xml:space="preserve">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w:t>
      </w:r>
      <w:r w:rsidRPr="005F409E">
        <w:lastRenderedPageBreak/>
        <w:t xml:space="preserve">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11" w:name="_Toc202359031"/>
      <w:proofErr w:type="spellStart"/>
      <w:r w:rsidRPr="005F409E">
        <w:t>Basescript</w:t>
      </w:r>
      <w:proofErr w:type="spellEnd"/>
      <w:r w:rsidRPr="005F409E">
        <w:t xml:space="preserve"> 2: </w:t>
      </w:r>
      <w:r w:rsidRPr="00C02A15">
        <w:t>CICADA_2_AutoLabeling.m</w:t>
      </w:r>
      <w:bookmarkEnd w:id="11"/>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lastRenderedPageBreak/>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2" w:name="_Toc202359032"/>
      <w:proofErr w:type="spellStart"/>
      <w:r w:rsidRPr="005F409E">
        <w:t>Basescript</w:t>
      </w:r>
      <w:proofErr w:type="spellEnd"/>
      <w:r w:rsidRPr="005F409E">
        <w:t xml:space="preserve"> 3: </w:t>
      </w:r>
      <w:r w:rsidRPr="00D66737">
        <w:rPr>
          <w:rFonts w:ascii="Consolas" w:hAnsi="Consolas" w:cs="Consolas"/>
        </w:rPr>
        <w:t>CICADA_3_QC.m</w:t>
      </w:r>
      <w:bookmarkEnd w:id="12"/>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3" w:name="_Toc202359033"/>
      <w:r>
        <w:t>Evaluating Subject-Level</w:t>
      </w:r>
      <w:r w:rsidR="00B56846">
        <w:t xml:space="preserve"> </w:t>
      </w:r>
      <w:r>
        <w:t>Quality Control</w:t>
      </w:r>
      <w:r w:rsidR="00B56846">
        <w:t xml:space="preserve"> Plots &amp; Metrics</w:t>
      </w:r>
      <w:bookmarkEnd w:id="13"/>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BE731B9" w14:textId="77777777" w:rsidR="003B1898" w:rsidRDefault="006045C3" w:rsidP="003B1898">
      <w:r w:rsidRPr="006045C3">
        <w:rPr>
          <w:b/>
          <w:bCs/>
        </w:rPr>
        <w:t>Network Identifiability:</w:t>
      </w:r>
      <w:r>
        <w:t xml:space="preserve"> </w:t>
      </w:r>
      <w:r w:rsidR="003B1898" w:rsidRPr="003B1898">
        <w:t xml:space="preserve">CICADA also outputs “network identifiability” </w:t>
      </w:r>
      <w:proofErr w:type="spellStart"/>
      <w:r w:rsidR="003B1898" w:rsidRPr="003B1898">
        <w:t>NIfTIs</w:t>
      </w:r>
      <w:proofErr w:type="spellEnd"/>
      <w:r w:rsidR="003B1898" w:rsidRPr="003B1898">
        <w:t>. These files can also be found in the qc folder for the given subject. These images similarly compare CICADA denoised (“cleaned”), 8-parameter denoising (“compare”; regress 6 motion parameters, CSF, and WM), and the original data (“</w:t>
      </w:r>
      <w:proofErr w:type="spellStart"/>
      <w:r w:rsidR="003B1898" w:rsidRPr="003B1898">
        <w:t>orig</w:t>
      </w:r>
      <w:proofErr w:type="spellEnd"/>
      <w:r w:rsidR="003B1898" w:rsidRPr="003B1898">
        <w:t xml:space="preserve">”) without any denoising. In short, these images visualize identifiability of the major resting-state networks (by default: default mode, sensorimotor, visual, salience, dorsal attention, executive control, and limbic/reward). Identifiability is measured by extracting a representative time series from the </w:t>
      </w:r>
      <w:proofErr w:type="spellStart"/>
      <w:r w:rsidR="003B1898" w:rsidRPr="003B1898">
        <w:t>Brainnetome</w:t>
      </w:r>
      <w:proofErr w:type="spellEnd"/>
      <w:r w:rsidR="003B1898" w:rsidRPr="003B1898">
        <w:t xml:space="preserve"> seed regions for each network and correlating that seed time series with the time series of each voxel in the functional mask (cleaned, compare, </w:t>
      </w:r>
      <w:proofErr w:type="spellStart"/>
      <w:r w:rsidR="003B1898" w:rsidRPr="003B1898">
        <w:t>orig</w:t>
      </w:r>
      <w:proofErr w:type="spellEnd"/>
      <w:r w:rsidR="003B1898" w:rsidRPr="003B1898">
        <w:t xml:space="preserve">). Voxels are then assigned a network label (e.g., 1–7 by default) corresponding to the network with the highest correlation. Voxels whose highest network correlation have a p-value &gt; 0.5 (i.e., z-score &lt; 0.67 after Fisher z-transform) are not assigned a network label. The network identifiability </w:t>
      </w:r>
      <w:proofErr w:type="spellStart"/>
      <w:r w:rsidR="003B1898" w:rsidRPr="003B1898">
        <w:t>NIfTIs</w:t>
      </w:r>
      <w:proofErr w:type="spellEnd"/>
      <w:r w:rsidR="003B1898" w:rsidRPr="003B1898">
        <w:t xml:space="preserve"> have three indices in the 4th dimension: the first is the cleaned (CICADA denoised) data, the second is the compare (8-parameter denoising), and the third/last is the original data without any denoising. Overall, better denoised data will result in network connectivity that is easier to visually identify. An example visual is provided below.</w:t>
      </w:r>
    </w:p>
    <w:p w14:paraId="34C684B4" w14:textId="77777777" w:rsidR="00CA3170" w:rsidRPr="003B1898" w:rsidRDefault="00CA3170" w:rsidP="003B1898"/>
    <w:p w14:paraId="4CFBA849" w14:textId="5BB595C2" w:rsidR="00CA558E" w:rsidRPr="00CA558E" w:rsidRDefault="00CA558E" w:rsidP="003B1898">
      <w:r w:rsidRPr="00CA558E">
        <w:t xml:space="preserve">In addition to the network identifiability </w:t>
      </w:r>
      <w:proofErr w:type="spellStart"/>
      <w:r w:rsidRPr="00CA558E">
        <w:t>NIfTI</w:t>
      </w:r>
      <w:proofErr w:type="spellEnd"/>
      <w:r w:rsidRPr="00CA558E">
        <w:t xml:space="preserve"> images, CICADA also outputs a quantitative summary file (network_identifiability_results.csv), also located in the qc folder, which may aid in interpretation. This table provides a numerical complement to the visual network </w:t>
      </w:r>
      <w:r w:rsidRPr="00CA558E">
        <w:lastRenderedPageBreak/>
        <w:t xml:space="preserve">identifiability images and can be used to compare denoising approaches more directly. In brief, these metrics quantify how often voxels show high-confidence assignment to a single network, defined by both sufficient absolute correlation strength with the best-matching network and clear separation from the second-best network, rather than ambiguous connectivity across multiple networks. Values are computed within gray matter voxels that also fall within the functional mask and are reported as fractions between 0 and 1, with higher values indicating stronger and more distinct network assignments. Altogether, the table includes per-network metrics computed within each network’s seed regions (reflecting how cleanly each network’s core regions are identified), whole–gray-matter metrics computed across all gray-matter voxels (reflecting overall network separability), and difference values comparing CICADA-denoised data to the comparison and original data (with positive values indicating improved network identifiability with CICADA). Among these metrics, the “overall score” values for gray matter and for each network are intended to be the most informative summary measures, whereas the threshold- and separation-based component metrics provide additional context regarding the sources of these differences. Notably, quantitative assessment of network identifiability is inherently challenging due to several factors, including that large-scale brain networks are not strictly independent. As such, visual inspection remains the primary means for assessing network identifiability (with MELODIC component outputs recommended as the most informative visual representation, and the “network identifiability” </w:t>
      </w:r>
      <w:proofErr w:type="spellStart"/>
      <w:r w:rsidRPr="00CA558E">
        <w:t>NIfTIs</w:t>
      </w:r>
      <w:proofErr w:type="spellEnd"/>
      <w:r w:rsidRPr="00CA558E">
        <w:t xml:space="preserve"> serving as a complementary secondary visualization), with the quantitative results of the network_identifiability_results.csv serving as </w:t>
      </w:r>
      <w:r w:rsidRPr="00CA558E">
        <w:t xml:space="preserve">possible further </w:t>
      </w:r>
      <w:r w:rsidRPr="00CA558E">
        <w:t>supportive context.</w:t>
      </w:r>
    </w:p>
    <w:p w14:paraId="0243FECD" w14:textId="77777777" w:rsidR="00CA558E" w:rsidRDefault="00CA558E" w:rsidP="003B1898"/>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A9/46v, A39rd</w:t>
            </w:r>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bookmarkStart w:id="14" w:name="_Toc202359034"/>
      <w:r w:rsidRPr="005F409E">
        <w:t>How to Run Manual CICADA</w:t>
      </w:r>
      <w:bookmarkEnd w:id="14"/>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5" w:name="_Toc202359035"/>
      <w:r>
        <w:t>Manual CICADA</w:t>
      </w:r>
      <w:r w:rsidRPr="005F409E">
        <w:t xml:space="preserve"> Methods</w:t>
      </w:r>
      <w:bookmarkEnd w:id="15"/>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6" w:name="_Toc202359036"/>
      <w:r w:rsidRPr="005F409E">
        <w:t>How to Run Group CICADA</w:t>
      </w:r>
      <w:bookmarkEnd w:id="16"/>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IC_probs_networks),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w:t>
      </w:r>
      <w:proofErr w:type="gramStart"/>
      <w:r w:rsidR="00F01963">
        <w:t>manually-adjusted</w:t>
      </w:r>
      <w:proofErr w:type="gramEnd"/>
      <w:r w:rsidR="00F01963">
        <w:t xml:space="preserve"> data in the Group CICADA </w:t>
      </w:r>
      <w:proofErr w:type="gramStart"/>
      <w:r w:rsidR="00F01963">
        <w:t>analyses, and</w:t>
      </w:r>
      <w:proofErr w:type="gramEnd"/>
      <w:r w:rsidR="00F01963">
        <w:t xml:space="preserve">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7" w:name="_Toc202359037"/>
      <w:r>
        <w:t xml:space="preserve">Group </w:t>
      </w:r>
      <w:r w:rsidRPr="005F409E">
        <w:t>CICADA Methods</w:t>
      </w:r>
      <w:bookmarkEnd w:id="17"/>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8" w:name="_Toc202359038"/>
      <w:r w:rsidRPr="005E52D2">
        <w:rPr>
          <w:rFonts w:ascii="Times" w:hAnsi="Times"/>
        </w:rPr>
        <w:t>Group CICADA:</w:t>
      </w:r>
      <w:r>
        <w:t xml:space="preserve"> </w:t>
      </w:r>
      <w:proofErr w:type="spellStart"/>
      <w:r w:rsidRPr="00581EDA">
        <w:t>Cicada_group_qc.m</w:t>
      </w:r>
      <w:bookmarkEnd w:id="18"/>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5D7D0AD9" w14:textId="77777777" w:rsidR="00BD1F82" w:rsidRDefault="00BD1F82" w:rsidP="00BD1F82">
      <w:pPr>
        <w:rPr>
          <w:rFonts w:ascii="Times" w:hAnsi="Times"/>
        </w:rPr>
      </w:pPr>
    </w:p>
    <w:p w14:paraId="2C3FB43E" w14:textId="58301855" w:rsidR="00A63455" w:rsidRPr="00BD1F82" w:rsidRDefault="00BD1F82" w:rsidP="00BD1F82">
      <w:pPr>
        <w:rPr>
          <w:rFonts w:ascii="Times" w:hAnsi="Times"/>
        </w:rPr>
      </w:pPr>
      <w:r>
        <w:rPr>
          <w:rFonts w:ascii="Times" w:hAnsi="Times"/>
        </w:rPr>
        <w:t>Data is also marked as a CICADA outlier</w:t>
      </w:r>
      <w:r w:rsidR="00DD7665" w:rsidRPr="00BD1F82">
        <w:rPr>
          <w:rFonts w:ascii="Times" w:hAnsi="Times"/>
        </w:rPr>
        <w:t xml:space="preserve"> if </w:t>
      </w:r>
      <w:r w:rsidR="00A63455" w:rsidRPr="00BD1F82">
        <w:rPr>
          <w:rFonts w:ascii="Times" w:hAnsi="Times"/>
        </w:rPr>
        <w:t>&lt; 3 ICs</w:t>
      </w:r>
      <w:r w:rsidR="00DD7665" w:rsidRPr="00BD1F82">
        <w:rPr>
          <w:rFonts w:ascii="Times" w:hAnsi="Times"/>
        </w:rPr>
        <w:t xml:space="preserve"> total are</w:t>
      </w:r>
      <w:r w:rsidR="00A63455" w:rsidRPr="00BD1F82">
        <w:rPr>
          <w:rFonts w:ascii="Times" w:hAnsi="Times"/>
        </w:rPr>
        <w:t xml:space="preserve"> labeled as signal</w:t>
      </w:r>
      <w:r>
        <w:rPr>
          <w:rFonts w:ascii="Times" w:hAnsi="Times"/>
        </w:rPr>
        <w:t>, or if the mean absolute correlation between either FD or DVARS to gray matter voxels is ≥ 0.15, as this is typically when the associated QC plots break down visually.</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IC_probs_networks),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9" w:name="_Toc202359039"/>
      <w:r>
        <w:t>Evaluating Group-Level Quality Control &amp; Metrics</w:t>
      </w:r>
      <w:bookmarkEnd w:id="19"/>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w:t>
      </w:r>
      <w:r w:rsidR="00D2507B">
        <w:lastRenderedPageBreak/>
        <w:t xml:space="preserve">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lastRenderedPageBreak/>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Centric</w:t>
            </w:r>
            <w:r>
              <w:rPr>
                <w:rFonts w:ascii="Arial" w:hAnsi="Arial" w:cs="Arial"/>
                <w:sz w:val="18"/>
                <w:szCs w:val="18"/>
                <w:vertAlign w:val="superscript"/>
              </w:rPr>
              <w:t>b</w:t>
            </w:r>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lastRenderedPageBreak/>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gramStart"/>
            <w:r>
              <w:rPr>
                <w:rFonts w:ascii="Arial" w:hAnsi="Arial" w:cs="Arial"/>
                <w:sz w:val="18"/>
                <w:szCs w:val="18"/>
                <w:vertAlign w:val="superscript"/>
              </w:rPr>
              <w:t>a</w:t>
            </w:r>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4C41"/>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11E7"/>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A7D88"/>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37C73"/>
    <w:rsid w:val="00341C9D"/>
    <w:rsid w:val="003424D6"/>
    <w:rsid w:val="003526A3"/>
    <w:rsid w:val="0035377F"/>
    <w:rsid w:val="00354455"/>
    <w:rsid w:val="00354F6F"/>
    <w:rsid w:val="0037164C"/>
    <w:rsid w:val="003721D1"/>
    <w:rsid w:val="00376899"/>
    <w:rsid w:val="00387C32"/>
    <w:rsid w:val="003906C1"/>
    <w:rsid w:val="00393597"/>
    <w:rsid w:val="00395E08"/>
    <w:rsid w:val="003A7DF9"/>
    <w:rsid w:val="003B1898"/>
    <w:rsid w:val="003B2B90"/>
    <w:rsid w:val="003C203B"/>
    <w:rsid w:val="003C3021"/>
    <w:rsid w:val="003C3DAA"/>
    <w:rsid w:val="003C47B1"/>
    <w:rsid w:val="003C7799"/>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5161A"/>
    <w:rsid w:val="004652AC"/>
    <w:rsid w:val="004711DE"/>
    <w:rsid w:val="004720BD"/>
    <w:rsid w:val="00474D40"/>
    <w:rsid w:val="00474DDB"/>
    <w:rsid w:val="0047519B"/>
    <w:rsid w:val="00484E79"/>
    <w:rsid w:val="00485019"/>
    <w:rsid w:val="00486F05"/>
    <w:rsid w:val="004A6FAC"/>
    <w:rsid w:val="004B0451"/>
    <w:rsid w:val="004B3806"/>
    <w:rsid w:val="004B72B7"/>
    <w:rsid w:val="004C1C9D"/>
    <w:rsid w:val="004C66EE"/>
    <w:rsid w:val="004C77F0"/>
    <w:rsid w:val="004D3CCD"/>
    <w:rsid w:val="004D4109"/>
    <w:rsid w:val="004D7ACC"/>
    <w:rsid w:val="004E1C3B"/>
    <w:rsid w:val="004E2144"/>
    <w:rsid w:val="004E2E8A"/>
    <w:rsid w:val="004E3C9A"/>
    <w:rsid w:val="004E433E"/>
    <w:rsid w:val="004E4D5D"/>
    <w:rsid w:val="004F3FF6"/>
    <w:rsid w:val="004F4583"/>
    <w:rsid w:val="005009A5"/>
    <w:rsid w:val="005054FD"/>
    <w:rsid w:val="00505C08"/>
    <w:rsid w:val="005061F3"/>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6550"/>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03FAF"/>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3699A"/>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BB5"/>
    <w:rsid w:val="00921F85"/>
    <w:rsid w:val="0092228C"/>
    <w:rsid w:val="00923070"/>
    <w:rsid w:val="009235A9"/>
    <w:rsid w:val="00924F11"/>
    <w:rsid w:val="009307BD"/>
    <w:rsid w:val="009370EE"/>
    <w:rsid w:val="009523A0"/>
    <w:rsid w:val="00953593"/>
    <w:rsid w:val="009657D1"/>
    <w:rsid w:val="00965AE7"/>
    <w:rsid w:val="00966E41"/>
    <w:rsid w:val="0097586A"/>
    <w:rsid w:val="00975F7D"/>
    <w:rsid w:val="00980BAC"/>
    <w:rsid w:val="00982F5F"/>
    <w:rsid w:val="0098553F"/>
    <w:rsid w:val="00986B9B"/>
    <w:rsid w:val="00991E45"/>
    <w:rsid w:val="00992CB5"/>
    <w:rsid w:val="00993EEA"/>
    <w:rsid w:val="00997670"/>
    <w:rsid w:val="009A1FE7"/>
    <w:rsid w:val="009A3820"/>
    <w:rsid w:val="009A38C8"/>
    <w:rsid w:val="009B1678"/>
    <w:rsid w:val="009B172C"/>
    <w:rsid w:val="009B363C"/>
    <w:rsid w:val="009B6276"/>
    <w:rsid w:val="009C07D6"/>
    <w:rsid w:val="009D570A"/>
    <w:rsid w:val="009D612E"/>
    <w:rsid w:val="009E0780"/>
    <w:rsid w:val="009F16AB"/>
    <w:rsid w:val="00A0416A"/>
    <w:rsid w:val="00A05737"/>
    <w:rsid w:val="00A125AF"/>
    <w:rsid w:val="00A21E2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D5844"/>
    <w:rsid w:val="00AF37B5"/>
    <w:rsid w:val="00B011FB"/>
    <w:rsid w:val="00B03D55"/>
    <w:rsid w:val="00B107EA"/>
    <w:rsid w:val="00B207A7"/>
    <w:rsid w:val="00B2138C"/>
    <w:rsid w:val="00B248BB"/>
    <w:rsid w:val="00B25D9D"/>
    <w:rsid w:val="00B31823"/>
    <w:rsid w:val="00B31937"/>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07ED"/>
    <w:rsid w:val="00BD108F"/>
    <w:rsid w:val="00BD1F82"/>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170"/>
    <w:rsid w:val="00CA38D7"/>
    <w:rsid w:val="00CA4326"/>
    <w:rsid w:val="00CA4AF8"/>
    <w:rsid w:val="00CA54CE"/>
    <w:rsid w:val="00CA558E"/>
    <w:rsid w:val="00CB3D72"/>
    <w:rsid w:val="00CB6242"/>
    <w:rsid w:val="00CB643E"/>
    <w:rsid w:val="00CC75E3"/>
    <w:rsid w:val="00CD15F0"/>
    <w:rsid w:val="00CE02D3"/>
    <w:rsid w:val="00CE6AEC"/>
    <w:rsid w:val="00CE7068"/>
    <w:rsid w:val="00CF3D84"/>
    <w:rsid w:val="00D05E4B"/>
    <w:rsid w:val="00D11727"/>
    <w:rsid w:val="00D17B84"/>
    <w:rsid w:val="00D20237"/>
    <w:rsid w:val="00D23142"/>
    <w:rsid w:val="00D23DFA"/>
    <w:rsid w:val="00D2507B"/>
    <w:rsid w:val="00D31089"/>
    <w:rsid w:val="00D323DB"/>
    <w:rsid w:val="00D32D84"/>
    <w:rsid w:val="00D444EB"/>
    <w:rsid w:val="00D45164"/>
    <w:rsid w:val="00D470B9"/>
    <w:rsid w:val="00D53FA9"/>
    <w:rsid w:val="00D61F6D"/>
    <w:rsid w:val="00D62A7F"/>
    <w:rsid w:val="00D64332"/>
    <w:rsid w:val="00D66737"/>
    <w:rsid w:val="00D716D2"/>
    <w:rsid w:val="00D7189A"/>
    <w:rsid w:val="00D81A8C"/>
    <w:rsid w:val="00DA16BE"/>
    <w:rsid w:val="00DB2391"/>
    <w:rsid w:val="00DC1D35"/>
    <w:rsid w:val="00DD06AA"/>
    <w:rsid w:val="00DD1AEA"/>
    <w:rsid w:val="00DD1BBF"/>
    <w:rsid w:val="00DD6E3C"/>
    <w:rsid w:val="00DD7665"/>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74622"/>
    <w:rsid w:val="00E919DA"/>
    <w:rsid w:val="00E91B9F"/>
    <w:rsid w:val="00EA4478"/>
    <w:rsid w:val="00EA7E4F"/>
    <w:rsid w:val="00EB2CFB"/>
    <w:rsid w:val="00EB6E90"/>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950AA"/>
    <w:rsid w:val="00FA02BF"/>
    <w:rsid w:val="00FA4385"/>
    <w:rsid w:val="00FA5203"/>
    <w:rsid w:val="00FA649F"/>
    <w:rsid w:val="00FB0FEB"/>
    <w:rsid w:val="00FB740D"/>
    <w:rsid w:val="00FC577E"/>
    <w:rsid w:val="00FC7D35"/>
    <w:rsid w:val="00FD6B8F"/>
    <w:rsid w:val="00FD72E5"/>
    <w:rsid w:val="00FE0B4D"/>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 w:type="paragraph" w:styleId="NormalWeb">
    <w:name w:val="Normal (Web)"/>
    <w:basedOn w:val="Normal"/>
    <w:uiPriority w:val="99"/>
    <w:semiHidden/>
    <w:unhideWhenUsed/>
    <w:rsid w:val="003B18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31</Pages>
  <Words>14689</Words>
  <Characters>82411</Characters>
  <Application>Microsoft Office Word</Application>
  <DocSecurity>0</DocSecurity>
  <Lines>1526</Lines>
  <Paragraphs>508</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6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Keith Dodd, PhD, MS Biomedical Engineering</dc:creator>
  <cp:keywords/>
  <dc:description/>
  <cp:lastModifiedBy>Dodd, Keith</cp:lastModifiedBy>
  <cp:revision>224</cp:revision>
  <dcterms:created xsi:type="dcterms:W3CDTF">2024-07-19T22:59:00Z</dcterms:created>
  <dcterms:modified xsi:type="dcterms:W3CDTF">2026-01-24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